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106E4" w:rsidRPr="00695C49" w:rsidRDefault="001106E4" w:rsidP="000E25CD">
      <w:pPr>
        <w:spacing w:line="240" w:lineRule="auto"/>
        <w:ind w:firstLine="567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95C49">
        <w:rPr>
          <w:rFonts w:ascii="Times New Roman" w:hAnsi="Times New Roman" w:cs="Times New Roman"/>
          <w:b/>
          <w:sz w:val="24"/>
          <w:szCs w:val="24"/>
        </w:rPr>
        <w:t>Supplementary materials</w:t>
      </w:r>
    </w:p>
    <w:p w:rsidR="007D5CB4" w:rsidRPr="00756C35" w:rsidRDefault="007D5CB4" w:rsidP="007D5CB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56C35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56C35">
        <w:rPr>
          <w:rFonts w:ascii="Times New Roman" w:hAnsi="Times New Roman" w:cs="Times New Roman"/>
          <w:sz w:val="24"/>
          <w:szCs w:val="24"/>
        </w:rPr>
        <w:t>1</w:t>
      </w:r>
    </w:p>
    <w:p w:rsidR="007D5CB4" w:rsidRPr="00756C35" w:rsidRDefault="007D5CB4" w:rsidP="007D5CB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56C35">
        <w:rPr>
          <w:rFonts w:ascii="Times New Roman" w:hAnsi="Times New Roman" w:cs="Times New Roman"/>
          <w:i/>
          <w:sz w:val="24"/>
          <w:szCs w:val="24"/>
        </w:rPr>
        <w:t>Means, standard deviations and zero-order correlations among the variables, Study 1</w:t>
      </w:r>
    </w:p>
    <w:tbl>
      <w:tblPr>
        <w:tblW w:w="928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36"/>
        <w:gridCol w:w="2246"/>
        <w:gridCol w:w="779"/>
        <w:gridCol w:w="695"/>
        <w:gridCol w:w="804"/>
        <w:gridCol w:w="636"/>
        <w:gridCol w:w="996"/>
        <w:gridCol w:w="931"/>
        <w:gridCol w:w="931"/>
        <w:gridCol w:w="931"/>
      </w:tblGrid>
      <w:tr w:rsidR="001F1BC3" w:rsidRPr="00CA6743" w:rsidTr="001F1BC3">
        <w:trPr>
          <w:trHeight w:val="330"/>
        </w:trPr>
        <w:tc>
          <w:tcPr>
            <w:tcW w:w="336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6" w:type="dxa"/>
            <w:vMerge w:val="restart"/>
            <w:shd w:val="clear" w:color="auto" w:fill="auto"/>
            <w:vAlign w:val="bottom"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7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1BC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egative forecast </w:t>
            </w:r>
          </w:p>
          <w:p w:rsidR="001F1BC3" w:rsidRPr="005F6731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n=161)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sitive forecast (n=135)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1F1BC3" w:rsidRPr="00CA6743" w:rsidTr="001F1BC3">
        <w:trPr>
          <w:trHeight w:val="330"/>
        </w:trPr>
        <w:tc>
          <w:tcPr>
            <w:tcW w:w="33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7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CA6743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</w:t>
            </w:r>
          </w:p>
        </w:tc>
        <w:tc>
          <w:tcPr>
            <w:tcW w:w="695" w:type="dxa"/>
            <w:tcBorders>
              <w:top w:val="single" w:sz="4" w:space="0" w:color="auto"/>
              <w:bottom w:val="single" w:sz="4" w:space="0" w:color="auto"/>
            </w:tcBorders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D</w:t>
            </w:r>
          </w:p>
        </w:tc>
        <w:tc>
          <w:tcPr>
            <w:tcW w:w="8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</w:t>
            </w:r>
          </w:p>
        </w:tc>
        <w:tc>
          <w:tcPr>
            <w:tcW w:w="636" w:type="dxa"/>
            <w:tcBorders>
              <w:top w:val="single" w:sz="4" w:space="0" w:color="auto"/>
              <w:bottom w:val="single" w:sz="4" w:space="0" w:color="auto"/>
            </w:tcBorders>
          </w:tcPr>
          <w:p w:rsidR="001F1BC3" w:rsidRPr="005F6731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5F673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D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</w:tcPr>
          <w:p w:rsidR="001F1BC3" w:rsidRPr="00B00CDC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B00CD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</w:t>
            </w: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1F1BC3" w:rsidRPr="00CA6743" w:rsidTr="001F1BC3">
        <w:trPr>
          <w:trHeight w:val="300"/>
        </w:trPr>
        <w:tc>
          <w:tcPr>
            <w:tcW w:w="3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24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ceived law preference</w:t>
            </w:r>
          </w:p>
        </w:tc>
        <w:tc>
          <w:tcPr>
            <w:tcW w:w="77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sz w:val="24"/>
                <w:szCs w:val="24"/>
              </w:rPr>
              <w:t>3.64</w:t>
            </w:r>
          </w:p>
        </w:tc>
        <w:tc>
          <w:tcPr>
            <w:tcW w:w="695" w:type="dxa"/>
            <w:tcBorders>
              <w:top w:val="single" w:sz="4" w:space="0" w:color="auto"/>
            </w:tcBorders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sz w:val="24"/>
                <w:szCs w:val="24"/>
              </w:rPr>
              <w:t>1.48</w:t>
            </w:r>
          </w:p>
        </w:tc>
        <w:tc>
          <w:tcPr>
            <w:tcW w:w="8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sz w:val="24"/>
                <w:szCs w:val="24"/>
              </w:rPr>
              <w:t>5.76</w:t>
            </w:r>
          </w:p>
        </w:tc>
        <w:tc>
          <w:tcPr>
            <w:tcW w:w="636" w:type="dxa"/>
            <w:tcBorders>
              <w:top w:val="single" w:sz="4" w:space="0" w:color="auto"/>
            </w:tcBorders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sz w:val="24"/>
                <w:szCs w:val="24"/>
              </w:rPr>
              <w:t>1.81</w:t>
            </w:r>
          </w:p>
        </w:tc>
        <w:tc>
          <w:tcPr>
            <w:tcW w:w="996" w:type="dxa"/>
            <w:tcBorders>
              <w:top w:val="single" w:sz="4" w:space="0" w:color="auto"/>
            </w:tcBorders>
            <w:vAlign w:val="center"/>
          </w:tcPr>
          <w:p w:rsidR="001F1BC3" w:rsidRPr="00756C35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10</w:t>
            </w:r>
            <w:r w:rsidRPr="00B00C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3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93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93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1F1BC3" w:rsidRPr="00CA6743" w:rsidTr="001F1BC3">
        <w:trPr>
          <w:trHeight w:val="300"/>
        </w:trPr>
        <w:tc>
          <w:tcPr>
            <w:tcW w:w="336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246" w:type="dxa"/>
            <w:shd w:val="clear" w:color="auto" w:fill="auto"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ceived political ideology</w:t>
            </w:r>
          </w:p>
        </w:tc>
        <w:tc>
          <w:tcPr>
            <w:tcW w:w="779" w:type="dxa"/>
            <w:shd w:val="clear" w:color="auto" w:fill="auto"/>
            <w:noWrap/>
            <w:vAlign w:val="center"/>
            <w:hideMark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7</w:t>
            </w:r>
          </w:p>
        </w:tc>
        <w:tc>
          <w:tcPr>
            <w:tcW w:w="695" w:type="dxa"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6</w:t>
            </w:r>
          </w:p>
        </w:tc>
        <w:tc>
          <w:tcPr>
            <w:tcW w:w="804" w:type="dxa"/>
            <w:shd w:val="clear" w:color="auto" w:fill="auto"/>
            <w:noWrap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9</w:t>
            </w:r>
          </w:p>
        </w:tc>
        <w:tc>
          <w:tcPr>
            <w:tcW w:w="636" w:type="dxa"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4</w:t>
            </w:r>
          </w:p>
        </w:tc>
        <w:tc>
          <w:tcPr>
            <w:tcW w:w="996" w:type="dxa"/>
            <w:vAlign w:val="center"/>
          </w:tcPr>
          <w:p w:rsidR="001F1BC3" w:rsidRPr="00756C35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25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1F1BC3" w:rsidRPr="00CA6743" w:rsidTr="001F1BC3">
        <w:trPr>
          <w:trHeight w:val="300"/>
        </w:trPr>
        <w:tc>
          <w:tcPr>
            <w:tcW w:w="336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246" w:type="dxa"/>
            <w:shd w:val="clear" w:color="auto" w:fill="auto"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w preference (self)</w:t>
            </w:r>
          </w:p>
        </w:tc>
        <w:tc>
          <w:tcPr>
            <w:tcW w:w="779" w:type="dxa"/>
            <w:shd w:val="clear" w:color="auto" w:fill="auto"/>
            <w:noWrap/>
            <w:vAlign w:val="center"/>
            <w:hideMark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64</w:t>
            </w:r>
          </w:p>
        </w:tc>
        <w:tc>
          <w:tcPr>
            <w:tcW w:w="695" w:type="dxa"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2</w:t>
            </w:r>
          </w:p>
        </w:tc>
        <w:tc>
          <w:tcPr>
            <w:tcW w:w="804" w:type="dxa"/>
            <w:shd w:val="clear" w:color="auto" w:fill="auto"/>
            <w:noWrap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8</w:t>
            </w:r>
          </w:p>
        </w:tc>
        <w:tc>
          <w:tcPr>
            <w:tcW w:w="636" w:type="dxa"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5</w:t>
            </w:r>
          </w:p>
        </w:tc>
        <w:tc>
          <w:tcPr>
            <w:tcW w:w="996" w:type="dxa"/>
            <w:vAlign w:val="center"/>
          </w:tcPr>
          <w:p w:rsidR="001F1BC3" w:rsidRPr="00756C35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0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9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4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1F1BC3" w:rsidRPr="00CA6743" w:rsidTr="001F1BC3">
        <w:trPr>
          <w:trHeight w:val="480"/>
        </w:trPr>
        <w:tc>
          <w:tcPr>
            <w:tcW w:w="336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246" w:type="dxa"/>
            <w:shd w:val="clear" w:color="auto" w:fill="auto"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ferendum participation intention (self)</w:t>
            </w:r>
          </w:p>
        </w:tc>
        <w:tc>
          <w:tcPr>
            <w:tcW w:w="779" w:type="dxa"/>
            <w:shd w:val="clear" w:color="auto" w:fill="auto"/>
            <w:noWrap/>
            <w:vAlign w:val="center"/>
            <w:hideMark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2</w:t>
            </w:r>
          </w:p>
        </w:tc>
        <w:tc>
          <w:tcPr>
            <w:tcW w:w="695" w:type="dxa"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6</w:t>
            </w:r>
          </w:p>
        </w:tc>
        <w:tc>
          <w:tcPr>
            <w:tcW w:w="804" w:type="dxa"/>
            <w:shd w:val="clear" w:color="auto" w:fill="auto"/>
            <w:noWrap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4</w:t>
            </w:r>
          </w:p>
        </w:tc>
        <w:tc>
          <w:tcPr>
            <w:tcW w:w="636" w:type="dxa"/>
            <w:vAlign w:val="center"/>
          </w:tcPr>
          <w:p w:rsidR="001F1BC3" w:rsidRPr="00B05D71" w:rsidRDefault="001F1BC3" w:rsidP="00A13ED7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05D7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7</w:t>
            </w:r>
          </w:p>
        </w:tc>
        <w:tc>
          <w:tcPr>
            <w:tcW w:w="996" w:type="dxa"/>
            <w:vAlign w:val="center"/>
          </w:tcPr>
          <w:p w:rsidR="001F1BC3" w:rsidRPr="00756C35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5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.01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.02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1F1BC3" w:rsidRPr="00CA6743" w:rsidRDefault="001F1BC3" w:rsidP="00A13ED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.25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</w:p>
        </w:tc>
      </w:tr>
    </w:tbl>
    <w:p w:rsidR="007D5CB4" w:rsidRPr="00A91BDD" w:rsidRDefault="007D5CB4" w:rsidP="007D5CB4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756C35">
        <w:rPr>
          <w:rFonts w:ascii="Times New Roman" w:hAnsi="Times New Roman" w:cs="Times New Roman"/>
          <w:i/>
          <w:sz w:val="24"/>
          <w:szCs w:val="24"/>
        </w:rPr>
        <w:t>Note.</w:t>
      </w:r>
      <w:r w:rsidRPr="00756C35">
        <w:rPr>
          <w:rFonts w:ascii="Times New Roman" w:hAnsi="Times New Roman" w:cs="Times New Roman"/>
          <w:sz w:val="24"/>
          <w:szCs w:val="24"/>
        </w:rPr>
        <w:t xml:space="preserve"> **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 w:rsidRPr="00756C35">
        <w:rPr>
          <w:rFonts w:ascii="Times New Roman" w:hAnsi="Times New Roman" w:cs="Times New Roman"/>
          <w:sz w:val="24"/>
          <w:szCs w:val="24"/>
        </w:rPr>
        <w:t xml:space="preserve"> &lt; .001, *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 w:rsidRPr="00756C35">
        <w:rPr>
          <w:rFonts w:ascii="Times New Roman" w:hAnsi="Times New Roman" w:cs="Times New Roman"/>
          <w:sz w:val="24"/>
          <w:szCs w:val="24"/>
        </w:rPr>
        <w:t xml:space="preserve"> &lt; .01, 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5.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olitical ideology is coded such that higher values reflect right-wing tendencies</w:t>
      </w:r>
      <w:r w:rsidRPr="00F959A6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-values refer to </w:t>
      </w:r>
      <w:r w:rsidR="001F1BC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etween-conditions comparison.  </w:t>
      </w:r>
    </w:p>
    <w:p w:rsidR="007D5CB4" w:rsidRDefault="007D5CB4" w:rsidP="000E25CD">
      <w:pPr>
        <w:spacing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</w:p>
    <w:p w:rsidR="007D5CB4" w:rsidRDefault="007D5CB4" w:rsidP="000E25CD">
      <w:pPr>
        <w:spacing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  <w:sectPr w:rsidR="007D5CB4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0E25CD" w:rsidRPr="004B331F" w:rsidRDefault="00D027BA" w:rsidP="000E25CD">
      <w:pPr>
        <w:spacing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 w:rsidRPr="004B331F">
        <w:rPr>
          <w:rFonts w:ascii="Times New Roman" w:hAnsi="Times New Roman" w:cs="Times New Roman"/>
          <w:sz w:val="24"/>
          <w:szCs w:val="24"/>
        </w:rPr>
        <w:lastRenderedPageBreak/>
        <w:t>List of predictions, Study 2</w:t>
      </w:r>
    </w:p>
    <w:p w:rsidR="000E25CD" w:rsidRPr="00B62647" w:rsidRDefault="000E25CD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that it will rain tomorrow.</w:t>
      </w:r>
    </w:p>
    <w:p w:rsidR="000E25CD" w:rsidRPr="00B62647" w:rsidRDefault="000E25CD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that a friend will win a lottery.</w:t>
      </w:r>
    </w:p>
    <w:p w:rsidR="000E25CD" w:rsidRPr="00B62647" w:rsidRDefault="000E25CD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…that the Earth population will continue to grow exponentially in the next years. </w:t>
      </w:r>
    </w:p>
    <w:p w:rsidR="000E25CD" w:rsidRPr="00B62647" w:rsidRDefault="000E25CD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…that a friend will live past 100. 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at the stock market will collapse soon. 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an earthquake will hit Manila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scientists will find a cure for cancer soon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global warming is happening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income inequality in the United States will rise in the next decades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his neighbors will move out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green will be in vogue next summer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at </w:t>
      </w:r>
      <w:r w:rsidR="00164802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a friend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</w:t>
      </w:r>
      <w:r w:rsidR="00164802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is 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pregnant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at </w:t>
      </w:r>
      <w:r w:rsidR="00F7104F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a friend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will die of cancer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the next Tarantino movie will be a success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at robots will be soon capable of performing </w:t>
      </w:r>
      <w:r w:rsidR="000E25CD" w:rsidRPr="00B62647">
        <w:rPr>
          <w:rFonts w:ascii="Times New Roman" w:hAnsi="Times New Roman" w:cs="Times New Roman"/>
          <w:sz w:val="24"/>
          <w:szCs w:val="24"/>
        </w:rPr>
        <w:t>at human level at most manual jo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bs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at international terrorism will be ever eradicated. 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the bill legalizing same-sex marriage will be passed in Virginia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criminality will decrease over the years to come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59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at </w:t>
      </w:r>
      <w:r w:rsidR="00BD4E77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a friend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will be assaulted. </w:t>
      </w:r>
    </w:p>
    <w:p w:rsidR="008F425E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the next president of the United States will be a Republican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housing prices will skyrocket next year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at Bhutan’s government will be overthrown within months from now. 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the conservatives will come to power in Spain next elections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the Olympics games 2024 will be held in Paris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…that 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his year will be a snowy winter. 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fuel prices will go up next year.</w:t>
      </w:r>
    </w:p>
    <w:p w:rsidR="000E25CD" w:rsidRPr="00B62647" w:rsidRDefault="008F425E" w:rsidP="000E25C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divorce rates will continue to rise in the next years.</w:t>
      </w:r>
    </w:p>
    <w:p w:rsidR="000E25CD" w:rsidRPr="00B62647" w:rsidRDefault="008F425E" w:rsidP="00376D8D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…</w:t>
      </w:r>
      <w:r w:rsidR="000E25CD" w:rsidRPr="00B62647">
        <w:rPr>
          <w:rFonts w:ascii="Times New Roman" w:eastAsia="Times New Roman" w:hAnsi="Times New Roman" w:cs="Times New Roman"/>
          <w:sz w:val="24"/>
          <w:szCs w:val="24"/>
          <w:lang w:eastAsia="de-DE"/>
        </w:rPr>
        <w:t>that football will become more popular than ice hockey in Canada.</w:t>
      </w:r>
    </w:p>
    <w:p w:rsidR="00376D8D" w:rsidRPr="00B62647" w:rsidRDefault="00376D8D" w:rsidP="00376D8D">
      <w:pPr>
        <w:pStyle w:val="ListParagraph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</w:p>
    <w:p w:rsidR="005D3B2E" w:rsidRDefault="005D3B2E" w:rsidP="005D3B2E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5D3B2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3F19F8" w:rsidRDefault="003F19F8" w:rsidP="003F19F8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S2</w:t>
      </w:r>
    </w:p>
    <w:p w:rsidR="003F19F8" w:rsidRDefault="00FD0D3A" w:rsidP="003F19F8">
      <w:pPr>
        <w:spacing w:line="24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Tobit regression (Model 1</w:t>
      </w:r>
      <w:r w:rsidR="00C21813">
        <w:rPr>
          <w:rFonts w:ascii="Times New Roman" w:hAnsi="Times New Roman" w:cs="Times New Roman"/>
          <w:i/>
          <w:sz w:val="24"/>
          <w:szCs w:val="24"/>
        </w:rPr>
        <w:t>)</w:t>
      </w:r>
      <w:r>
        <w:rPr>
          <w:rFonts w:ascii="Times New Roman" w:hAnsi="Times New Roman" w:cs="Times New Roman"/>
          <w:i/>
          <w:sz w:val="24"/>
          <w:szCs w:val="24"/>
        </w:rPr>
        <w:t xml:space="preserve"> and</w:t>
      </w:r>
      <w:r w:rsidR="00C21813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multilevel regression analysis (Model 2) </w:t>
      </w:r>
      <w:r w:rsidR="003F19F8">
        <w:rPr>
          <w:rFonts w:ascii="Times New Roman" w:hAnsi="Times New Roman" w:cs="Times New Roman"/>
          <w:i/>
          <w:sz w:val="24"/>
          <w:szCs w:val="24"/>
        </w:rPr>
        <w:t>on perceived preferences, Study 2</w:t>
      </w:r>
    </w:p>
    <w:tbl>
      <w:tblPr>
        <w:tblStyle w:val="TableGrid"/>
        <w:tblW w:w="908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48"/>
        <w:gridCol w:w="1006"/>
        <w:gridCol w:w="850"/>
        <w:gridCol w:w="1300"/>
        <w:gridCol w:w="982"/>
      </w:tblGrid>
      <w:tr w:rsidR="00FD0D3A" w:rsidRPr="009C245C" w:rsidTr="00FD0D3A">
        <w:trPr>
          <w:trHeight w:val="458"/>
        </w:trPr>
        <w:tc>
          <w:tcPr>
            <w:tcW w:w="4948" w:type="dxa"/>
            <w:tcBorders>
              <w:bottom w:val="nil"/>
            </w:tcBorders>
            <w:vAlign w:val="center"/>
          </w:tcPr>
          <w:p w:rsidR="00FD0D3A" w:rsidRPr="009C245C" w:rsidRDefault="00FD0D3A" w:rsidP="00661733">
            <w:pPr>
              <w:spacing w:before="240"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56" w:type="dxa"/>
            <w:gridSpan w:val="2"/>
            <w:tcBorders>
              <w:bottom w:val="single" w:sz="4" w:space="0" w:color="auto"/>
            </w:tcBorders>
          </w:tcPr>
          <w:p w:rsidR="00FD0D3A" w:rsidRDefault="00FD0D3A" w:rsidP="00F25C20">
            <w:pPr>
              <w:spacing w:before="240"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el 1</w:t>
            </w:r>
          </w:p>
        </w:tc>
        <w:tc>
          <w:tcPr>
            <w:tcW w:w="22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FD0D3A" w:rsidRPr="009C245C" w:rsidRDefault="00FD0D3A" w:rsidP="00661733">
            <w:pPr>
              <w:spacing w:before="240"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el 2</w:t>
            </w:r>
          </w:p>
        </w:tc>
      </w:tr>
      <w:tr w:rsidR="00FD0D3A" w:rsidTr="00FD0D3A">
        <w:tc>
          <w:tcPr>
            <w:tcW w:w="4948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Pr="00CF3C93" w:rsidRDefault="00FD0D3A" w:rsidP="00FD0D3A">
            <w:pPr>
              <w:spacing w:before="240"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CF3C93">
              <w:rPr>
                <w:rFonts w:ascii="Times New Roman" w:hAnsi="Times New Roman" w:cs="Times New Roman"/>
                <w:sz w:val="24"/>
                <w:szCs w:val="24"/>
              </w:rPr>
              <w:t>Predictor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before="240"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b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before="240"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SE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before="240"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b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before="240"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SE</w:t>
            </w:r>
          </w:p>
        </w:tc>
      </w:tr>
      <w:tr w:rsidR="00FD0D3A" w:rsidTr="00FD0D3A">
        <w:tc>
          <w:tcPr>
            <w:tcW w:w="4948" w:type="dxa"/>
            <w:tcBorders>
              <w:top w:val="single" w:sz="4" w:space="0" w:color="auto"/>
            </w:tcBorders>
            <w:vAlign w:val="center"/>
          </w:tcPr>
          <w:p w:rsidR="00FD0D3A" w:rsidRPr="00CF3C93" w:rsidRDefault="00FD0D3A" w:rsidP="00FD0D3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CF3C93">
              <w:rPr>
                <w:rFonts w:ascii="Times New Roman" w:hAnsi="Times New Roman" w:cs="Times New Roman"/>
                <w:sz w:val="24"/>
                <w:szCs w:val="24"/>
              </w:rPr>
              <w:t>Fixed effects</w:t>
            </w:r>
          </w:p>
        </w:tc>
        <w:tc>
          <w:tcPr>
            <w:tcW w:w="1006" w:type="dxa"/>
            <w:tcBorders>
              <w:top w:val="single" w:sz="4" w:space="0" w:color="auto"/>
            </w:tcBorders>
          </w:tcPr>
          <w:p w:rsidR="00FD0D3A" w:rsidRPr="00843DC6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FD0D3A" w:rsidRPr="00843DC6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tcBorders>
              <w:top w:val="single" w:sz="4" w:space="0" w:color="auto"/>
            </w:tcBorders>
          </w:tcPr>
          <w:p w:rsidR="00FD0D3A" w:rsidRPr="00843DC6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2" w:type="dxa"/>
            <w:tcBorders>
              <w:top w:val="single" w:sz="4" w:space="0" w:color="auto"/>
            </w:tcBorders>
          </w:tcPr>
          <w:p w:rsidR="00FD0D3A" w:rsidRPr="00843DC6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cept</w:t>
            </w:r>
          </w:p>
        </w:tc>
        <w:tc>
          <w:tcPr>
            <w:tcW w:w="1006" w:type="dxa"/>
            <w:vAlign w:val="center"/>
          </w:tcPr>
          <w:p w:rsidR="00FD0D3A" w:rsidRDefault="00FD0D3A" w:rsidP="00FD0D3A">
            <w:pPr>
              <w:spacing w:after="0"/>
              <w:ind w:left="-110" w:firstLine="11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8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85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03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dition (1 = predicted, -1</w:t>
            </w:r>
            <w:r w:rsidRPr="00CF3C93">
              <w:rPr>
                <w:rFonts w:ascii="Times New Roman" w:hAnsi="Times New Roman" w:cs="Times New Roman"/>
                <w:sz w:val="24"/>
                <w:szCs w:val="24"/>
              </w:rPr>
              <w:t xml:space="preserve"> = did not predict)</w:t>
            </w:r>
          </w:p>
        </w:tc>
        <w:tc>
          <w:tcPr>
            <w:tcW w:w="1006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8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85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6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7</w:t>
            </w: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3A0185">
              <w:rPr>
                <w:rFonts w:ascii="Times New Roman" w:hAnsi="Times New Roman" w:cs="Times New Roman"/>
                <w:sz w:val="24"/>
                <w:szCs w:val="24"/>
              </w:rPr>
              <w:t>mpirical forecast-preference association</w:t>
            </w:r>
          </w:p>
        </w:tc>
        <w:tc>
          <w:tcPr>
            <w:tcW w:w="1006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71</w:t>
            </w:r>
            <w:r w:rsidRPr="00FC0C2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40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ondition x </w:t>
            </w:r>
            <w:r w:rsidRPr="003A0185">
              <w:rPr>
                <w:rFonts w:ascii="Times New Roman" w:hAnsi="Times New Roman" w:cs="Times New Roman"/>
                <w:sz w:val="24"/>
                <w:szCs w:val="24"/>
              </w:rPr>
              <w:t>empirical forecast-preference association</w:t>
            </w:r>
          </w:p>
        </w:tc>
        <w:tc>
          <w:tcPr>
            <w:tcW w:w="1006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0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85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58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utcome desirability</w:t>
            </w:r>
          </w:p>
        </w:tc>
        <w:tc>
          <w:tcPr>
            <w:tcW w:w="1006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4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85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2</w:t>
            </w:r>
            <w:r w:rsidRPr="006B0C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utcome desirability</w:t>
            </w:r>
            <w:r w:rsidRPr="00CF3C9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06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05</w:t>
            </w:r>
            <w:r w:rsidRPr="00FC0C2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85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01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FD0D3A" w:rsidTr="00FD0D3A">
        <w:tc>
          <w:tcPr>
            <w:tcW w:w="4948" w:type="dxa"/>
            <w:tcBorders>
              <w:bottom w:val="nil"/>
            </w:tcBorders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dition x outcome desirability</w:t>
            </w:r>
          </w:p>
        </w:tc>
        <w:tc>
          <w:tcPr>
            <w:tcW w:w="1006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850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1300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982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</w:tr>
      <w:tr w:rsidR="00FD0D3A" w:rsidTr="00FD0D3A">
        <w:tc>
          <w:tcPr>
            <w:tcW w:w="4948" w:type="dxa"/>
            <w:tcBorders>
              <w:top w:val="nil"/>
              <w:bottom w:val="nil"/>
            </w:tcBorders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dition x outcome desirability</w:t>
            </w:r>
            <w:r w:rsidRPr="00CF3C9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06" w:type="dxa"/>
            <w:tcBorders>
              <w:top w:val="nil"/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05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300" w:type="dxa"/>
            <w:tcBorders>
              <w:top w:val="nil"/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06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82" w:type="dxa"/>
            <w:tcBorders>
              <w:top w:val="nil"/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FD0D3A" w:rsidTr="00FD0D3A">
        <w:tc>
          <w:tcPr>
            <w:tcW w:w="4948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andard deviation (perceived preferences)</w:t>
            </w:r>
            <w:r w:rsidRPr="00817E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06" w:type="dxa"/>
            <w:tcBorders>
              <w:top w:val="nil"/>
              <w:bottom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5C3C02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1</w:t>
            </w:r>
          </w:p>
        </w:tc>
        <w:tc>
          <w:tcPr>
            <w:tcW w:w="982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5C3C02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  <w:bookmarkStart w:id="0" w:name="_GoBack"/>
            <w:bookmarkEnd w:id="0"/>
          </w:p>
        </w:tc>
      </w:tr>
      <w:tr w:rsidR="00FD0D3A" w:rsidTr="00FD0D3A">
        <w:tc>
          <w:tcPr>
            <w:tcW w:w="4948" w:type="dxa"/>
            <w:tcBorders>
              <w:top w:val="single" w:sz="4" w:space="0" w:color="auto"/>
            </w:tcBorders>
            <w:vAlign w:val="center"/>
          </w:tcPr>
          <w:p w:rsidR="00FD0D3A" w:rsidRPr="00CF3C93" w:rsidRDefault="00FD0D3A" w:rsidP="00FD0D3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dom effects (participants)</w:t>
            </w:r>
          </w:p>
        </w:tc>
        <w:tc>
          <w:tcPr>
            <w:tcW w:w="1006" w:type="dxa"/>
            <w:tcBorders>
              <w:top w:val="single" w:sz="4" w:space="0" w:color="auto"/>
            </w:tcBorders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1300" w:type="dxa"/>
            <w:tcBorders>
              <w:top w:val="single" w:sz="4" w:space="0" w:color="auto"/>
            </w:tcBorders>
            <w:vAlign w:val="center"/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B2A7A">
              <w:rPr>
                <w:rFonts w:ascii="Times New Roman" w:hAnsi="Times New Roman" w:cs="Times New Roman"/>
                <w:sz w:val="24"/>
                <w:szCs w:val="24"/>
              </w:rPr>
              <w:t>V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ance</w:t>
            </w:r>
          </w:p>
        </w:tc>
        <w:tc>
          <w:tcPr>
            <w:tcW w:w="982" w:type="dxa"/>
            <w:tcBorders>
              <w:top w:val="single" w:sz="4" w:space="0" w:color="auto"/>
            </w:tcBorders>
            <w:vAlign w:val="center"/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A7A">
              <w:rPr>
                <w:rFonts w:ascii="Times New Roman" w:hAnsi="Times New Roman" w:cs="Times New Roman"/>
                <w:i/>
                <w:sz w:val="24"/>
                <w:szCs w:val="24"/>
              </w:rPr>
              <w:t>SD</w:t>
            </w: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cept</w:t>
            </w:r>
          </w:p>
        </w:tc>
        <w:tc>
          <w:tcPr>
            <w:tcW w:w="1006" w:type="dxa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6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1</w:t>
            </w: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3A0185">
              <w:rPr>
                <w:rFonts w:ascii="Times New Roman" w:hAnsi="Times New Roman" w:cs="Times New Roman"/>
                <w:sz w:val="24"/>
                <w:szCs w:val="24"/>
              </w:rPr>
              <w:t>mpirical forecast-preference association</w:t>
            </w:r>
          </w:p>
        </w:tc>
        <w:tc>
          <w:tcPr>
            <w:tcW w:w="1006" w:type="dxa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7</w:t>
            </w: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9</w:t>
            </w:r>
          </w:p>
        </w:tc>
      </w:tr>
      <w:tr w:rsidR="00FD0D3A" w:rsidTr="00FD0D3A">
        <w:tc>
          <w:tcPr>
            <w:tcW w:w="4948" w:type="dxa"/>
            <w:tcBorders>
              <w:bottom w:val="nil"/>
            </w:tcBorders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utcome desirability</w:t>
            </w:r>
          </w:p>
        </w:tc>
        <w:tc>
          <w:tcPr>
            <w:tcW w:w="1006" w:type="dxa"/>
            <w:tcBorders>
              <w:bottom w:val="nil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nil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7</w:t>
            </w:r>
          </w:p>
        </w:tc>
        <w:tc>
          <w:tcPr>
            <w:tcW w:w="982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2</w:t>
            </w:r>
          </w:p>
        </w:tc>
      </w:tr>
      <w:tr w:rsidR="00FD0D3A" w:rsidTr="00FD0D3A">
        <w:tc>
          <w:tcPr>
            <w:tcW w:w="4948" w:type="dxa"/>
            <w:tcBorders>
              <w:top w:val="nil"/>
              <w:bottom w:val="nil"/>
            </w:tcBorders>
            <w:vAlign w:val="center"/>
          </w:tcPr>
          <w:p w:rsidR="00FD0D3A" w:rsidRPr="00CF3C93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utcome desirability</w:t>
            </w:r>
            <w:r w:rsidRPr="00CF3C9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006" w:type="dxa"/>
            <w:tcBorders>
              <w:top w:val="nil"/>
              <w:bottom w:val="nil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nil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tcBorders>
              <w:top w:val="nil"/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982" w:type="dxa"/>
            <w:tcBorders>
              <w:top w:val="nil"/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FD0D3A" w:rsidTr="00FD0D3A">
        <w:tc>
          <w:tcPr>
            <w:tcW w:w="4948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andard deviation (perceived preferences)</w:t>
            </w:r>
            <w:r w:rsidRPr="00817E7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1006" w:type="dxa"/>
            <w:tcBorders>
              <w:top w:val="nil"/>
              <w:bottom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</w:p>
        </w:tc>
        <w:tc>
          <w:tcPr>
            <w:tcW w:w="982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2</w:t>
            </w:r>
          </w:p>
        </w:tc>
      </w:tr>
      <w:tr w:rsidR="00FD0D3A" w:rsidTr="00FD0D3A">
        <w:tc>
          <w:tcPr>
            <w:tcW w:w="4948" w:type="dxa"/>
            <w:tcBorders>
              <w:top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dom effects (outcomes)</w:t>
            </w:r>
          </w:p>
        </w:tc>
        <w:tc>
          <w:tcPr>
            <w:tcW w:w="1006" w:type="dxa"/>
            <w:tcBorders>
              <w:top w:val="single" w:sz="4" w:space="0" w:color="auto"/>
            </w:tcBorders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1300" w:type="dxa"/>
            <w:tcBorders>
              <w:top w:val="single" w:sz="4" w:space="0" w:color="auto"/>
            </w:tcBorders>
            <w:vAlign w:val="center"/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B2A7A">
              <w:rPr>
                <w:rFonts w:ascii="Times New Roman" w:hAnsi="Times New Roman" w:cs="Times New Roman"/>
                <w:sz w:val="24"/>
                <w:szCs w:val="24"/>
              </w:rPr>
              <w:t>V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ance</w:t>
            </w:r>
          </w:p>
        </w:tc>
        <w:tc>
          <w:tcPr>
            <w:tcW w:w="982" w:type="dxa"/>
            <w:tcBorders>
              <w:top w:val="single" w:sz="4" w:space="0" w:color="auto"/>
            </w:tcBorders>
            <w:vAlign w:val="center"/>
          </w:tcPr>
          <w:p w:rsidR="00FD0D3A" w:rsidRPr="00BB2A7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A7A">
              <w:rPr>
                <w:rFonts w:ascii="Times New Roman" w:hAnsi="Times New Roman" w:cs="Times New Roman"/>
                <w:i/>
                <w:sz w:val="24"/>
                <w:szCs w:val="24"/>
              </w:rPr>
              <w:t>SD</w:t>
            </w:r>
          </w:p>
        </w:tc>
      </w:tr>
      <w:tr w:rsidR="00FD0D3A" w:rsidTr="00FD0D3A">
        <w:tc>
          <w:tcPr>
            <w:tcW w:w="4948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cept</w:t>
            </w:r>
          </w:p>
        </w:tc>
        <w:tc>
          <w:tcPr>
            <w:tcW w:w="1006" w:type="dxa"/>
            <w:tcBorders>
              <w:bottom w:val="nil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nil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982" w:type="dxa"/>
            <w:tcBorders>
              <w:bottom w:val="nil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9</w:t>
            </w:r>
          </w:p>
        </w:tc>
      </w:tr>
      <w:tr w:rsidR="00FD0D3A" w:rsidTr="00FD0D3A">
        <w:tc>
          <w:tcPr>
            <w:tcW w:w="4948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dition (1 = predicted, -1</w:t>
            </w:r>
            <w:r w:rsidRPr="00CF3C93">
              <w:rPr>
                <w:rFonts w:ascii="Times New Roman" w:hAnsi="Times New Roman" w:cs="Times New Roman"/>
                <w:sz w:val="24"/>
                <w:szCs w:val="24"/>
              </w:rPr>
              <w:t xml:space="preserve"> = did not predict)</w:t>
            </w:r>
          </w:p>
        </w:tc>
        <w:tc>
          <w:tcPr>
            <w:tcW w:w="1006" w:type="dxa"/>
            <w:tcBorders>
              <w:top w:val="nil"/>
              <w:bottom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00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</w:t>
            </w:r>
          </w:p>
        </w:tc>
        <w:tc>
          <w:tcPr>
            <w:tcW w:w="982" w:type="dxa"/>
            <w:tcBorders>
              <w:top w:val="nil"/>
              <w:bottom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</w:p>
        </w:tc>
      </w:tr>
      <w:tr w:rsidR="00FD0D3A" w:rsidTr="00FD0D3A">
        <w:tc>
          <w:tcPr>
            <w:tcW w:w="4948" w:type="dxa"/>
            <w:tcBorders>
              <w:top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gSigmaMu</w:t>
            </w:r>
          </w:p>
        </w:tc>
        <w:tc>
          <w:tcPr>
            <w:tcW w:w="1006" w:type="dxa"/>
            <w:tcBorders>
              <w:top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15</w:t>
            </w:r>
            <w:r w:rsidRPr="00FC0C2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2" w:type="dxa"/>
            <w:tcBorders>
              <w:top w:val="single" w:sz="4" w:space="0" w:color="auto"/>
            </w:tcBorders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D0D3A" w:rsidTr="00FD0D3A">
        <w:tc>
          <w:tcPr>
            <w:tcW w:w="4948" w:type="dxa"/>
            <w:vAlign w:val="center"/>
          </w:tcPr>
          <w:p w:rsidR="00FD0D3A" w:rsidRDefault="00FD0D3A" w:rsidP="00FD0D3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gSigmaNu</w:t>
            </w:r>
          </w:p>
        </w:tc>
        <w:tc>
          <w:tcPr>
            <w:tcW w:w="1006" w:type="dxa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1</w:t>
            </w:r>
            <w:r w:rsidRPr="00FC0C2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850" w:type="dxa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5</w:t>
            </w:r>
          </w:p>
        </w:tc>
        <w:tc>
          <w:tcPr>
            <w:tcW w:w="1300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2" w:type="dxa"/>
            <w:vAlign w:val="center"/>
          </w:tcPr>
          <w:p w:rsidR="00FD0D3A" w:rsidRDefault="00FD0D3A" w:rsidP="00FD0D3A">
            <w:pPr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F19F8" w:rsidRPr="00EC6033" w:rsidRDefault="003F19F8" w:rsidP="00EC603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56C35">
        <w:rPr>
          <w:rFonts w:ascii="Times New Roman" w:hAnsi="Times New Roman" w:cs="Times New Roman"/>
          <w:i/>
          <w:sz w:val="24"/>
          <w:szCs w:val="24"/>
        </w:rPr>
        <w:t>Note.</w:t>
      </w:r>
      <w:r w:rsidRPr="00756C35">
        <w:rPr>
          <w:rFonts w:ascii="Times New Roman" w:hAnsi="Times New Roman" w:cs="Times New Roman"/>
          <w:sz w:val="24"/>
          <w:szCs w:val="24"/>
        </w:rPr>
        <w:t xml:space="preserve"> </w:t>
      </w:r>
      <w:r w:rsidRPr="00333C24">
        <w:rPr>
          <w:rFonts w:ascii="Times New Roman" w:hAnsi="Times New Roman" w:cs="Times New Roman"/>
          <w:sz w:val="24"/>
          <w:szCs w:val="24"/>
          <w:vertAlign w:val="superscript"/>
        </w:rPr>
        <w:t>**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 w:rsidRPr="00756C35">
        <w:rPr>
          <w:rFonts w:ascii="Times New Roman" w:hAnsi="Times New Roman" w:cs="Times New Roman"/>
          <w:sz w:val="24"/>
          <w:szCs w:val="24"/>
        </w:rPr>
        <w:t xml:space="preserve"> &lt; .001, </w:t>
      </w:r>
      <w:r w:rsidRPr="00333C24"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 w:rsidRPr="00756C35">
        <w:rPr>
          <w:rFonts w:ascii="Times New Roman" w:hAnsi="Times New Roman" w:cs="Times New Roman"/>
          <w:sz w:val="24"/>
          <w:szCs w:val="24"/>
        </w:rPr>
        <w:t xml:space="preserve"> &lt; .01, </w:t>
      </w:r>
      <w:r w:rsidRPr="00333C24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5. </w:t>
      </w:r>
      <w:r w:rsidR="00784808" w:rsidRPr="00817E78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784808">
        <w:rPr>
          <w:rFonts w:ascii="Times New Roman" w:hAnsi="Times New Roman" w:cs="Times New Roman"/>
          <w:sz w:val="24"/>
          <w:szCs w:val="24"/>
        </w:rPr>
        <w:t xml:space="preserve"> Standard deviation (perceived preferences) is a standard deviation of participants’ </w:t>
      </w:r>
      <w:r w:rsidR="00DC6979">
        <w:rPr>
          <w:rFonts w:ascii="Times New Roman" w:hAnsi="Times New Roman" w:cs="Times New Roman"/>
          <w:sz w:val="24"/>
          <w:szCs w:val="24"/>
        </w:rPr>
        <w:t xml:space="preserve">perception of </w:t>
      </w:r>
      <w:r w:rsidR="00784808">
        <w:rPr>
          <w:rFonts w:ascii="Times New Roman" w:hAnsi="Times New Roman" w:cs="Times New Roman"/>
          <w:sz w:val="24"/>
          <w:szCs w:val="24"/>
        </w:rPr>
        <w:t>forecasters’</w:t>
      </w:r>
      <w:r w:rsidR="00DC6979">
        <w:rPr>
          <w:rFonts w:ascii="Times New Roman" w:hAnsi="Times New Roman" w:cs="Times New Roman"/>
          <w:sz w:val="24"/>
          <w:szCs w:val="24"/>
        </w:rPr>
        <w:t xml:space="preserve"> preferences</w:t>
      </w:r>
      <w:r w:rsidR="00C36DB3">
        <w:rPr>
          <w:rFonts w:ascii="Times New Roman" w:hAnsi="Times New Roman" w:cs="Times New Roman"/>
          <w:sz w:val="24"/>
          <w:szCs w:val="24"/>
        </w:rPr>
        <w:t xml:space="preserve"> computed f</w:t>
      </w:r>
      <w:r w:rsidR="00784808">
        <w:rPr>
          <w:rFonts w:ascii="Times New Roman" w:hAnsi="Times New Roman" w:cs="Times New Roman"/>
          <w:sz w:val="24"/>
          <w:szCs w:val="24"/>
        </w:rPr>
        <w:t>or each</w:t>
      </w:r>
      <w:r w:rsidR="003961C4">
        <w:rPr>
          <w:rFonts w:ascii="Times New Roman" w:hAnsi="Times New Roman" w:cs="Times New Roman"/>
          <w:sz w:val="24"/>
          <w:szCs w:val="24"/>
        </w:rPr>
        <w:t xml:space="preserve"> outcome</w:t>
      </w:r>
      <w:r w:rsidR="00784808">
        <w:rPr>
          <w:rFonts w:ascii="Times New Roman" w:hAnsi="Times New Roman" w:cs="Times New Roman"/>
          <w:sz w:val="24"/>
          <w:szCs w:val="24"/>
        </w:rPr>
        <w:t xml:space="preserve">. Outcome desirability, </w:t>
      </w:r>
      <w:r w:rsidRPr="003A0185">
        <w:rPr>
          <w:rFonts w:ascii="Times New Roman" w:hAnsi="Times New Roman" w:cs="Times New Roman"/>
          <w:sz w:val="24"/>
          <w:szCs w:val="24"/>
        </w:rPr>
        <w:t>empirical forecast-preference association</w:t>
      </w:r>
      <w:r w:rsidR="00784808">
        <w:rPr>
          <w:rFonts w:ascii="Times New Roman" w:hAnsi="Times New Roman" w:cs="Times New Roman"/>
          <w:sz w:val="24"/>
          <w:szCs w:val="24"/>
        </w:rPr>
        <w:t xml:space="preserve"> and standard deviation (perceived preferences) were grand-mean centered.</w:t>
      </w:r>
      <w:r w:rsidR="00EC6033">
        <w:rPr>
          <w:rFonts w:ascii="Times New Roman" w:hAnsi="Times New Roman" w:cs="Times New Roman"/>
          <w:sz w:val="24"/>
          <w:szCs w:val="24"/>
        </w:rPr>
        <w:t xml:space="preserve"> Tobit regression included </w:t>
      </w:r>
      <w:r w:rsidR="00F170D4">
        <w:rPr>
          <w:rFonts w:ascii="Times New Roman" w:hAnsi="Times New Roman" w:cs="Times New Roman"/>
          <w:sz w:val="24"/>
          <w:szCs w:val="24"/>
        </w:rPr>
        <w:t xml:space="preserve">a </w:t>
      </w:r>
      <w:r w:rsidR="00EC6033">
        <w:rPr>
          <w:rFonts w:ascii="Times New Roman" w:hAnsi="Times New Roman" w:cs="Times New Roman"/>
          <w:sz w:val="24"/>
          <w:szCs w:val="24"/>
        </w:rPr>
        <w:t xml:space="preserve">random-effects </w:t>
      </w:r>
      <w:r w:rsidR="00EC6033" w:rsidRPr="00EC6033">
        <w:rPr>
          <w:rFonts w:ascii="Times New Roman" w:hAnsi="Times New Roman" w:cs="Times New Roman"/>
          <w:sz w:val="24"/>
          <w:szCs w:val="24"/>
        </w:rPr>
        <w:t>censored regress</w:t>
      </w:r>
      <w:r w:rsidR="00EC6033">
        <w:rPr>
          <w:rFonts w:ascii="Times New Roman" w:hAnsi="Times New Roman" w:cs="Times New Roman"/>
          <w:sz w:val="24"/>
          <w:szCs w:val="24"/>
        </w:rPr>
        <w:t xml:space="preserve">ion model using the BHHH method </w:t>
      </w:r>
      <w:r w:rsidR="00EC6033">
        <w:rPr>
          <w:rFonts w:ascii="Times New Roman" w:hAnsi="Times New Roman" w:cs="Times New Roman"/>
          <w:sz w:val="24"/>
          <w:szCs w:val="24"/>
        </w:rPr>
        <w:fldChar w:fldCharType="begin"/>
      </w:r>
      <w:r w:rsidR="00EC60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ndt&lt;/Author&gt;&lt;Year&gt;1974&lt;/Year&gt;&lt;RecNum&gt;6702&lt;/RecNum&gt;&lt;DisplayText&gt;(Berndt, Hall, Hall, &amp;amp; Hausman, 1974)&lt;/DisplayText&gt;&lt;record&gt;&lt;rec-number&gt;6702&lt;/rec-number&gt;&lt;foreign-keys&gt;&lt;key app="EN" db-id="0sd2fe5x80awxserfx1vs5wd0dt0d050sz0s" timestamp="1525684140"&gt;6702&lt;/key&gt;&lt;/foreign-keys&gt;&lt;ref-type name="Journal Article"&gt;17&lt;/ref-type&gt;&lt;contributors&gt;&lt;authors&gt;&lt;author&gt;Berndt, E.K. &lt;/author&gt;&lt;author&gt;Hall, B.H. &lt;/author&gt;&lt;author&gt;Hall, R.E. &lt;/author&gt;&lt;author&gt;Hausman, J.A.&lt;/author&gt;&lt;/authors&gt;&lt;/contributors&gt;&lt;titles&gt;&lt;title&gt;Estimation and Inference in Nonlinear Structural Models&lt;/title&gt;&lt;secondary-title&gt;Annals of Economic and Social Measurement&lt;/secondary-title&gt;&lt;/titles&gt;&lt;periodical&gt;&lt;full-title&gt;Annals of Economic and Social Measurement&lt;/full-title&gt;&lt;/periodical&gt;&lt;pages&gt;653-665&lt;/pages&gt;&lt;volume&gt;3&lt;/volume&gt;&lt;number&gt;4&lt;/number&gt;&lt;dates&gt;&lt;year&gt;1974&lt;/year&gt;&lt;/dates&gt;&lt;urls&gt;&lt;/urls&gt;&lt;/record&gt;&lt;/Cite&gt;&lt;/EndNote&gt;</w:instrText>
      </w:r>
      <w:r w:rsidR="00EC6033">
        <w:rPr>
          <w:rFonts w:ascii="Times New Roman" w:hAnsi="Times New Roman" w:cs="Times New Roman"/>
          <w:sz w:val="24"/>
          <w:szCs w:val="24"/>
        </w:rPr>
        <w:fldChar w:fldCharType="separate"/>
      </w:r>
      <w:r w:rsidR="00EC6033">
        <w:rPr>
          <w:rFonts w:ascii="Times New Roman" w:hAnsi="Times New Roman" w:cs="Times New Roman"/>
          <w:noProof/>
          <w:sz w:val="24"/>
          <w:szCs w:val="24"/>
        </w:rPr>
        <w:t>(Berndt, Hall, Hall, &amp; Hausman, 1974)</w:t>
      </w:r>
      <w:r w:rsidR="00EC6033">
        <w:rPr>
          <w:rFonts w:ascii="Times New Roman" w:hAnsi="Times New Roman" w:cs="Times New Roman"/>
          <w:sz w:val="24"/>
          <w:szCs w:val="24"/>
        </w:rPr>
        <w:fldChar w:fldCharType="end"/>
      </w:r>
      <w:r w:rsidR="00EC6033">
        <w:rPr>
          <w:rFonts w:ascii="Times New Roman" w:hAnsi="Times New Roman" w:cs="Times New Roman"/>
          <w:sz w:val="24"/>
          <w:szCs w:val="24"/>
        </w:rPr>
        <w:t xml:space="preserve"> and was conducted with the censreg package for R </w:t>
      </w:r>
      <w:r w:rsidR="00EC6033">
        <w:rPr>
          <w:rFonts w:ascii="Times New Roman" w:hAnsi="Times New Roman" w:cs="Times New Roman"/>
          <w:sz w:val="24"/>
          <w:szCs w:val="24"/>
        </w:rPr>
        <w:fldChar w:fldCharType="begin"/>
      </w:r>
      <w:r w:rsidR="00EC60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nningsen&lt;/Author&gt;&lt;Year&gt;2017&lt;/Year&gt;&lt;RecNum&gt;6701&lt;/RecNum&gt;&lt;DisplayText&gt;(Henningsen, 2017)&lt;/DisplayText&gt;&lt;record&gt;&lt;rec-number&gt;6701&lt;/rec-number&gt;&lt;foreign-keys&gt;&lt;key app="EN" db-id="0sd2fe5x80awxserfx1vs5wd0dt0d050sz0s" timestamp="1525682602"&gt;6701&lt;/key&gt;&lt;/foreign-keys&gt;&lt;ref-type name="Journal Article"&gt;17&lt;/ref-type&gt;&lt;contributors&gt;&lt;authors&gt;&lt;author&gt;Henningsen, Arne&lt;/author&gt;&lt;/authors&gt;&lt;/contributors&gt;&lt;titles&gt;&lt;title&gt;Estimating Censored Regression Models in R using the censReg Package. Retrieved from https://cran.r-project.org/web/packages/censReg/vignettes/censReg.pdf&lt;/title&gt;&lt;/titles&gt;&lt;dates&gt;&lt;year&gt;2017&lt;/year&gt;&lt;/dates&gt;&lt;urls&gt;&lt;/urls&gt;&lt;/record&gt;&lt;/Cite&gt;&lt;/EndNote&gt;</w:instrText>
      </w:r>
      <w:r w:rsidR="00EC6033">
        <w:rPr>
          <w:rFonts w:ascii="Times New Roman" w:hAnsi="Times New Roman" w:cs="Times New Roman"/>
          <w:sz w:val="24"/>
          <w:szCs w:val="24"/>
        </w:rPr>
        <w:fldChar w:fldCharType="separate"/>
      </w:r>
      <w:r w:rsidR="00EC6033">
        <w:rPr>
          <w:rFonts w:ascii="Times New Roman" w:hAnsi="Times New Roman" w:cs="Times New Roman"/>
          <w:noProof/>
          <w:sz w:val="24"/>
          <w:szCs w:val="24"/>
        </w:rPr>
        <w:t>(Henningsen, 2017)</w:t>
      </w:r>
      <w:r w:rsidR="00EC6033">
        <w:rPr>
          <w:rFonts w:ascii="Times New Roman" w:hAnsi="Times New Roman" w:cs="Times New Roman"/>
          <w:sz w:val="24"/>
          <w:szCs w:val="24"/>
        </w:rPr>
        <w:fldChar w:fldCharType="end"/>
      </w:r>
      <w:r w:rsidR="00EC6033">
        <w:rPr>
          <w:rFonts w:ascii="Times New Roman" w:hAnsi="Times New Roman" w:cs="Times New Roman"/>
          <w:sz w:val="24"/>
          <w:szCs w:val="24"/>
        </w:rPr>
        <w:t>.</w:t>
      </w:r>
    </w:p>
    <w:p w:rsidR="003F19F8" w:rsidRDefault="003F19F8" w:rsidP="00E7782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84808" w:rsidRDefault="00784808" w:rsidP="00E77823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784808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E77823" w:rsidRPr="00756C35" w:rsidRDefault="00E77823" w:rsidP="00E7782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56C35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3F19F8">
        <w:rPr>
          <w:rFonts w:ascii="Times New Roman" w:hAnsi="Times New Roman" w:cs="Times New Roman"/>
          <w:sz w:val="24"/>
          <w:szCs w:val="24"/>
        </w:rPr>
        <w:t>S3</w:t>
      </w:r>
    </w:p>
    <w:p w:rsidR="00E77823" w:rsidRPr="00756C35" w:rsidRDefault="00E77823" w:rsidP="00E77823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756C35">
        <w:rPr>
          <w:rFonts w:ascii="Times New Roman" w:hAnsi="Times New Roman" w:cs="Times New Roman"/>
          <w:i/>
          <w:sz w:val="24"/>
          <w:szCs w:val="24"/>
        </w:rPr>
        <w:t>Means, standard deviations and zero-order correlati</w:t>
      </w:r>
      <w:r w:rsidR="009D0AD6">
        <w:rPr>
          <w:rFonts w:ascii="Times New Roman" w:hAnsi="Times New Roman" w:cs="Times New Roman"/>
          <w:i/>
          <w:sz w:val="24"/>
          <w:szCs w:val="24"/>
        </w:rPr>
        <w:t>ons among the variables, Study 3</w:t>
      </w:r>
    </w:p>
    <w:tbl>
      <w:tblPr>
        <w:tblW w:w="10246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36"/>
        <w:gridCol w:w="3208"/>
        <w:gridCol w:w="779"/>
        <w:gridCol w:w="694"/>
        <w:gridCol w:w="804"/>
        <w:gridCol w:w="636"/>
        <w:gridCol w:w="996"/>
        <w:gridCol w:w="931"/>
        <w:gridCol w:w="931"/>
        <w:gridCol w:w="931"/>
      </w:tblGrid>
      <w:tr w:rsidR="002E521E" w:rsidRPr="00CA6743" w:rsidTr="00C2619A">
        <w:trPr>
          <w:trHeight w:val="330"/>
        </w:trPr>
        <w:tc>
          <w:tcPr>
            <w:tcW w:w="336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2E521E" w:rsidRPr="00CA6743" w:rsidRDefault="002E521E" w:rsidP="00C7085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8" w:type="dxa"/>
            <w:vMerge w:val="restart"/>
            <w:shd w:val="clear" w:color="auto" w:fill="auto"/>
            <w:vAlign w:val="bottom"/>
          </w:tcPr>
          <w:p w:rsidR="002E521E" w:rsidRPr="00CA6743" w:rsidRDefault="002E521E" w:rsidP="00C7085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7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E521E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edicted failure </w:t>
            </w:r>
          </w:p>
          <w:p w:rsidR="002E521E" w:rsidRPr="005F6731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n=97)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edicted success (n=95)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2E521E" w:rsidRPr="00CA6743" w:rsidTr="00C2619A">
        <w:trPr>
          <w:trHeight w:val="330"/>
        </w:trPr>
        <w:tc>
          <w:tcPr>
            <w:tcW w:w="33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CA6743" w:rsidRDefault="002E521E" w:rsidP="00C7085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2E521E" w:rsidRPr="00CA6743" w:rsidRDefault="002E521E" w:rsidP="00C7085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7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CA6743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</w:t>
            </w:r>
          </w:p>
        </w:tc>
        <w:tc>
          <w:tcPr>
            <w:tcW w:w="694" w:type="dxa"/>
            <w:tcBorders>
              <w:top w:val="single" w:sz="4" w:space="0" w:color="auto"/>
              <w:bottom w:val="single" w:sz="4" w:space="0" w:color="auto"/>
            </w:tcBorders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D</w:t>
            </w:r>
          </w:p>
        </w:tc>
        <w:tc>
          <w:tcPr>
            <w:tcW w:w="8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</w:t>
            </w:r>
          </w:p>
        </w:tc>
        <w:tc>
          <w:tcPr>
            <w:tcW w:w="636" w:type="dxa"/>
            <w:tcBorders>
              <w:top w:val="single" w:sz="4" w:space="0" w:color="auto"/>
              <w:bottom w:val="single" w:sz="4" w:space="0" w:color="auto"/>
            </w:tcBorders>
          </w:tcPr>
          <w:p w:rsidR="002E521E" w:rsidRPr="005F6731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5F673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D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</w:tcPr>
          <w:p w:rsidR="002E521E" w:rsidRPr="00B00CDC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B00CD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</w:t>
            </w: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CA6743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31" w:type="dxa"/>
            <w:tcBorders>
              <w:top w:val="single" w:sz="4" w:space="0" w:color="auto"/>
              <w:bottom w:val="single" w:sz="4" w:space="0" w:color="auto"/>
            </w:tcBorders>
          </w:tcPr>
          <w:p w:rsidR="002E521E" w:rsidRDefault="002E521E" w:rsidP="00C708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  <w:tr w:rsidR="002E521E" w:rsidRPr="00CA6743" w:rsidTr="00C2619A">
        <w:trPr>
          <w:trHeight w:val="300"/>
        </w:trPr>
        <w:tc>
          <w:tcPr>
            <w:tcW w:w="3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20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ceived preferences</w:t>
            </w:r>
          </w:p>
        </w:tc>
        <w:tc>
          <w:tcPr>
            <w:tcW w:w="77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E77823" w:rsidRDefault="002E521E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16</w:t>
            </w:r>
          </w:p>
        </w:tc>
        <w:tc>
          <w:tcPr>
            <w:tcW w:w="694" w:type="dxa"/>
            <w:tcBorders>
              <w:top w:val="single" w:sz="4" w:space="0" w:color="auto"/>
            </w:tcBorders>
            <w:vAlign w:val="center"/>
          </w:tcPr>
          <w:p w:rsidR="002E521E" w:rsidRPr="00E77823" w:rsidRDefault="002E521E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9</w:t>
            </w:r>
          </w:p>
        </w:tc>
        <w:tc>
          <w:tcPr>
            <w:tcW w:w="8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E77823" w:rsidRDefault="002E521E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99</w:t>
            </w:r>
          </w:p>
        </w:tc>
        <w:tc>
          <w:tcPr>
            <w:tcW w:w="636" w:type="dxa"/>
            <w:tcBorders>
              <w:top w:val="single" w:sz="4" w:space="0" w:color="auto"/>
            </w:tcBorders>
            <w:vAlign w:val="center"/>
          </w:tcPr>
          <w:p w:rsidR="002E521E" w:rsidRPr="00E77823" w:rsidRDefault="002E521E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9</w:t>
            </w:r>
          </w:p>
        </w:tc>
        <w:tc>
          <w:tcPr>
            <w:tcW w:w="996" w:type="dxa"/>
            <w:tcBorders>
              <w:top w:val="single" w:sz="4" w:space="0" w:color="auto"/>
            </w:tcBorders>
            <w:vAlign w:val="center"/>
          </w:tcPr>
          <w:p w:rsidR="002E521E" w:rsidRPr="00756C35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4</w:t>
            </w:r>
            <w:r w:rsidRPr="00B00C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3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93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931" w:type="dxa"/>
            <w:tcBorders>
              <w:top w:val="single" w:sz="4" w:space="0" w:color="auto"/>
            </w:tcBorders>
          </w:tcPr>
          <w:p w:rsidR="002E521E" w:rsidRPr="00756C35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2E521E" w:rsidRPr="00CA6743" w:rsidTr="00B52C28">
        <w:trPr>
          <w:trHeight w:val="300"/>
        </w:trPr>
        <w:tc>
          <w:tcPr>
            <w:tcW w:w="336" w:type="dxa"/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208" w:type="dxa"/>
            <w:shd w:val="clear" w:color="auto" w:fill="auto"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ceived party identification</w:t>
            </w:r>
          </w:p>
        </w:tc>
        <w:tc>
          <w:tcPr>
            <w:tcW w:w="779" w:type="dxa"/>
            <w:shd w:val="clear" w:color="auto" w:fill="auto"/>
            <w:noWrap/>
            <w:vAlign w:val="center"/>
            <w:hideMark/>
          </w:tcPr>
          <w:p w:rsidR="002E521E" w:rsidRPr="00E77823" w:rsidRDefault="00C2619A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31</w:t>
            </w:r>
          </w:p>
        </w:tc>
        <w:tc>
          <w:tcPr>
            <w:tcW w:w="694" w:type="dxa"/>
            <w:vAlign w:val="center"/>
          </w:tcPr>
          <w:p w:rsidR="002E521E" w:rsidRPr="00E77823" w:rsidRDefault="00C2619A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  <w:tc>
          <w:tcPr>
            <w:tcW w:w="804" w:type="dxa"/>
            <w:shd w:val="clear" w:color="auto" w:fill="auto"/>
            <w:noWrap/>
            <w:vAlign w:val="center"/>
          </w:tcPr>
          <w:p w:rsidR="002E521E" w:rsidRPr="00E77823" w:rsidRDefault="00C2619A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87</w:t>
            </w:r>
          </w:p>
        </w:tc>
        <w:tc>
          <w:tcPr>
            <w:tcW w:w="636" w:type="dxa"/>
            <w:vAlign w:val="center"/>
          </w:tcPr>
          <w:p w:rsidR="002E521E" w:rsidRPr="00E77823" w:rsidRDefault="00C2619A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0</w:t>
            </w:r>
          </w:p>
        </w:tc>
        <w:tc>
          <w:tcPr>
            <w:tcW w:w="996" w:type="dxa"/>
            <w:vAlign w:val="center"/>
          </w:tcPr>
          <w:p w:rsidR="002E521E" w:rsidRPr="00756C35" w:rsidRDefault="00C2619A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3</w:t>
            </w:r>
            <w:r w:rsidR="002E52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73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6C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931" w:type="dxa"/>
            <w:vAlign w:val="center"/>
          </w:tcPr>
          <w:p w:rsidR="002E521E" w:rsidRPr="00756C35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2E521E" w:rsidRPr="00CA6743" w:rsidTr="00B52C28">
        <w:trPr>
          <w:trHeight w:val="300"/>
        </w:trPr>
        <w:tc>
          <w:tcPr>
            <w:tcW w:w="336" w:type="dxa"/>
            <w:shd w:val="clear" w:color="auto" w:fill="auto"/>
            <w:noWrap/>
            <w:vAlign w:val="center"/>
          </w:tcPr>
          <w:p w:rsidR="002E521E" w:rsidRDefault="002E521E" w:rsidP="00E778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08" w:type="dxa"/>
            <w:shd w:val="clear" w:color="auto" w:fill="auto"/>
            <w:vAlign w:val="center"/>
          </w:tcPr>
          <w:p w:rsidR="002E521E" w:rsidRDefault="00C2619A" w:rsidP="00860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rceived </w:t>
            </w:r>
            <w:r w:rsidR="008601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kelihood of voting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for own party</w:t>
            </w:r>
          </w:p>
        </w:tc>
        <w:tc>
          <w:tcPr>
            <w:tcW w:w="779" w:type="dxa"/>
            <w:shd w:val="clear" w:color="auto" w:fill="auto"/>
            <w:noWrap/>
            <w:vAlign w:val="center"/>
          </w:tcPr>
          <w:p w:rsidR="002E521E" w:rsidRPr="00E77823" w:rsidRDefault="00C2619A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84</w:t>
            </w:r>
          </w:p>
        </w:tc>
        <w:tc>
          <w:tcPr>
            <w:tcW w:w="694" w:type="dxa"/>
            <w:vAlign w:val="center"/>
          </w:tcPr>
          <w:p w:rsidR="002E521E" w:rsidRPr="00E77823" w:rsidRDefault="00C2619A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4</w:t>
            </w:r>
          </w:p>
        </w:tc>
        <w:tc>
          <w:tcPr>
            <w:tcW w:w="804" w:type="dxa"/>
            <w:shd w:val="clear" w:color="auto" w:fill="auto"/>
            <w:noWrap/>
            <w:vAlign w:val="center"/>
          </w:tcPr>
          <w:p w:rsidR="002E521E" w:rsidRPr="00E77823" w:rsidRDefault="00C2619A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59</w:t>
            </w:r>
          </w:p>
        </w:tc>
        <w:tc>
          <w:tcPr>
            <w:tcW w:w="636" w:type="dxa"/>
            <w:vAlign w:val="center"/>
          </w:tcPr>
          <w:p w:rsidR="002E521E" w:rsidRPr="00E77823" w:rsidRDefault="00E35105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C2619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8</w:t>
            </w:r>
          </w:p>
        </w:tc>
        <w:tc>
          <w:tcPr>
            <w:tcW w:w="996" w:type="dxa"/>
            <w:vAlign w:val="center"/>
          </w:tcPr>
          <w:p w:rsidR="002E521E" w:rsidRDefault="00C2619A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31" w:type="dxa"/>
            <w:shd w:val="clear" w:color="auto" w:fill="auto"/>
            <w:noWrap/>
            <w:vAlign w:val="center"/>
          </w:tcPr>
          <w:p w:rsidR="002E521E" w:rsidRDefault="00457504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50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31" w:type="dxa"/>
            <w:shd w:val="clear" w:color="auto" w:fill="auto"/>
            <w:noWrap/>
            <w:vAlign w:val="center"/>
          </w:tcPr>
          <w:p w:rsidR="002E521E" w:rsidRPr="00756C35" w:rsidRDefault="00457504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59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931" w:type="dxa"/>
            <w:vAlign w:val="center"/>
          </w:tcPr>
          <w:p w:rsidR="002E521E" w:rsidRPr="00756C35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2E521E" w:rsidRPr="00CA6743" w:rsidTr="00B52C28">
        <w:trPr>
          <w:trHeight w:val="300"/>
        </w:trPr>
        <w:tc>
          <w:tcPr>
            <w:tcW w:w="336" w:type="dxa"/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08" w:type="dxa"/>
            <w:shd w:val="clear" w:color="auto" w:fill="auto"/>
            <w:vAlign w:val="center"/>
            <w:hideMark/>
          </w:tcPr>
          <w:p w:rsidR="002E521E" w:rsidRPr="00CA6743" w:rsidRDefault="002E521E" w:rsidP="008601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ceived</w:t>
            </w:r>
            <w:r w:rsidR="008601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likelihood of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rticipation</w:t>
            </w:r>
            <w:r w:rsidR="0086011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 elections</w:t>
            </w:r>
          </w:p>
        </w:tc>
        <w:tc>
          <w:tcPr>
            <w:tcW w:w="779" w:type="dxa"/>
            <w:shd w:val="clear" w:color="auto" w:fill="auto"/>
            <w:noWrap/>
            <w:vAlign w:val="center"/>
            <w:hideMark/>
          </w:tcPr>
          <w:p w:rsidR="002E521E" w:rsidRPr="00E77823" w:rsidRDefault="002E521E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59</w:t>
            </w:r>
          </w:p>
        </w:tc>
        <w:tc>
          <w:tcPr>
            <w:tcW w:w="694" w:type="dxa"/>
            <w:vAlign w:val="center"/>
          </w:tcPr>
          <w:p w:rsidR="002E521E" w:rsidRPr="00E77823" w:rsidRDefault="002E521E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1</w:t>
            </w:r>
          </w:p>
        </w:tc>
        <w:tc>
          <w:tcPr>
            <w:tcW w:w="804" w:type="dxa"/>
            <w:shd w:val="clear" w:color="auto" w:fill="auto"/>
            <w:noWrap/>
            <w:vAlign w:val="center"/>
          </w:tcPr>
          <w:p w:rsidR="002E521E" w:rsidRPr="00E77823" w:rsidRDefault="002E521E" w:rsidP="00E77823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38</w:t>
            </w:r>
          </w:p>
        </w:tc>
        <w:tc>
          <w:tcPr>
            <w:tcW w:w="636" w:type="dxa"/>
            <w:vAlign w:val="center"/>
          </w:tcPr>
          <w:p w:rsidR="002E521E" w:rsidRPr="00E77823" w:rsidRDefault="002E521E" w:rsidP="00E77823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7782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7</w:t>
            </w:r>
          </w:p>
        </w:tc>
        <w:tc>
          <w:tcPr>
            <w:tcW w:w="996" w:type="dxa"/>
            <w:vAlign w:val="center"/>
          </w:tcPr>
          <w:p w:rsidR="002E521E" w:rsidRPr="00756C35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5</w:t>
            </w:r>
            <w:r w:rsidRPr="00B00C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2E521E" w:rsidRPr="00CA6743" w:rsidRDefault="002E521E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41</w:t>
            </w:r>
            <w:r w:rsidRPr="00B00C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31" w:type="dxa"/>
            <w:shd w:val="clear" w:color="auto" w:fill="auto"/>
            <w:noWrap/>
            <w:vAlign w:val="center"/>
            <w:hideMark/>
          </w:tcPr>
          <w:p w:rsidR="002E521E" w:rsidRPr="00CA6743" w:rsidRDefault="00457504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55</w:t>
            </w:r>
            <w:r w:rsidR="002E521E" w:rsidRPr="00B00CD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**</w:t>
            </w:r>
          </w:p>
        </w:tc>
        <w:tc>
          <w:tcPr>
            <w:tcW w:w="931" w:type="dxa"/>
            <w:vAlign w:val="center"/>
          </w:tcPr>
          <w:p w:rsidR="002E521E" w:rsidRDefault="00457504" w:rsidP="00E7782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73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  <w:r w:rsidRPr="00CA674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*</w:t>
            </w:r>
          </w:p>
        </w:tc>
      </w:tr>
    </w:tbl>
    <w:p w:rsidR="00E77823" w:rsidRPr="00A91BDD" w:rsidRDefault="00E77823" w:rsidP="00E77823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756C35">
        <w:rPr>
          <w:rFonts w:ascii="Times New Roman" w:hAnsi="Times New Roman" w:cs="Times New Roman"/>
          <w:i/>
          <w:sz w:val="24"/>
          <w:szCs w:val="24"/>
        </w:rPr>
        <w:t>Note.</w:t>
      </w:r>
      <w:r w:rsidRPr="00756C35">
        <w:rPr>
          <w:rFonts w:ascii="Times New Roman" w:hAnsi="Times New Roman" w:cs="Times New Roman"/>
          <w:sz w:val="24"/>
          <w:szCs w:val="24"/>
        </w:rPr>
        <w:t xml:space="preserve"> **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 w:rsidRPr="00756C35">
        <w:rPr>
          <w:rFonts w:ascii="Times New Roman" w:hAnsi="Times New Roman" w:cs="Times New Roman"/>
          <w:sz w:val="24"/>
          <w:szCs w:val="24"/>
        </w:rPr>
        <w:t xml:space="preserve"> &lt; .001, *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 w:rsidRPr="00756C35">
        <w:rPr>
          <w:rFonts w:ascii="Times New Roman" w:hAnsi="Times New Roman" w:cs="Times New Roman"/>
          <w:sz w:val="24"/>
          <w:szCs w:val="24"/>
        </w:rPr>
        <w:t xml:space="preserve"> &lt; .01, *</w:t>
      </w:r>
      <w:r w:rsidRPr="00756C35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5.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-values refer to a between-conditions comparison.  </w:t>
      </w:r>
    </w:p>
    <w:p w:rsidR="00EC6033" w:rsidRDefault="00EC6033" w:rsidP="007D5C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EC6033" w:rsidRDefault="00EC6033" w:rsidP="007D5C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BF33C0" w:rsidRDefault="00BF33C0" w:rsidP="00EC6033">
      <w:pPr>
        <w:pStyle w:val="EndNoteBibliographyTitle"/>
        <w:rPr>
          <w:rFonts w:ascii="Times New Roman" w:hAnsi="Times New Roman" w:cs="Times New Roman"/>
          <w:sz w:val="24"/>
          <w:szCs w:val="24"/>
        </w:rPr>
        <w:sectPr w:rsidR="00BF33C0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EC6033" w:rsidRPr="00195FCE" w:rsidRDefault="00EC6033" w:rsidP="00EC6033">
      <w:pPr>
        <w:pStyle w:val="EndNoteBibliographyTitle"/>
        <w:rPr>
          <w:rFonts w:ascii="Times New Roman" w:hAnsi="Times New Roman" w:cs="Times New Roman"/>
          <w:sz w:val="24"/>
          <w:szCs w:val="24"/>
        </w:rPr>
      </w:pPr>
      <w:r w:rsidRPr="00195FCE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:rsidR="00EC6033" w:rsidRPr="00195FCE" w:rsidRDefault="00EC6033" w:rsidP="00EC6033">
      <w:pPr>
        <w:pStyle w:val="EndNoteBibliographyTitle"/>
        <w:rPr>
          <w:rFonts w:ascii="Times New Roman" w:hAnsi="Times New Roman" w:cs="Times New Roman"/>
          <w:sz w:val="24"/>
          <w:szCs w:val="24"/>
        </w:rPr>
      </w:pPr>
    </w:p>
    <w:p w:rsidR="00EC6033" w:rsidRPr="00195FCE" w:rsidRDefault="00EC6033" w:rsidP="00EC603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95FCE">
        <w:rPr>
          <w:rFonts w:ascii="Times New Roman" w:hAnsi="Times New Roman" w:cs="Times New Roman"/>
          <w:sz w:val="24"/>
          <w:szCs w:val="24"/>
        </w:rPr>
        <w:t xml:space="preserve">Berndt, E. K., Hall, B. H., Hall, R. E., &amp; Hausman, J. A. (1974). Estimation and Inference in Nonlinear Structural Models. </w:t>
      </w:r>
      <w:r w:rsidRPr="00195FCE">
        <w:rPr>
          <w:rFonts w:ascii="Times New Roman" w:hAnsi="Times New Roman" w:cs="Times New Roman"/>
          <w:i/>
          <w:sz w:val="24"/>
          <w:szCs w:val="24"/>
        </w:rPr>
        <w:t>Annals of Economic and Social Measurement, 3</w:t>
      </w:r>
      <w:r w:rsidRPr="00195FCE">
        <w:rPr>
          <w:rFonts w:ascii="Times New Roman" w:hAnsi="Times New Roman" w:cs="Times New Roman"/>
          <w:sz w:val="24"/>
          <w:szCs w:val="24"/>
        </w:rPr>
        <w:t>(4), 653-665.</w:t>
      </w:r>
    </w:p>
    <w:p w:rsidR="00EC6033" w:rsidRPr="00195FCE" w:rsidRDefault="00EC6033" w:rsidP="00EC6033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95FCE">
        <w:rPr>
          <w:rFonts w:ascii="Times New Roman" w:hAnsi="Times New Roman" w:cs="Times New Roman"/>
          <w:sz w:val="24"/>
          <w:szCs w:val="24"/>
        </w:rPr>
        <w:t>Henningsen, A. (2017). Estimating Censored Regression Models in R using the censReg Package. Retrieved from https://cran.r-project.org/web/packages/censReg/vignettes/censReg.pdf.</w:t>
      </w:r>
    </w:p>
    <w:p w:rsidR="00754E2C" w:rsidRPr="00B62647" w:rsidRDefault="00754E2C" w:rsidP="007D5C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754E2C" w:rsidRPr="00B6264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78E1EBE"/>
    <w:multiLevelType w:val="hybridMultilevel"/>
    <w:tmpl w:val="1FD6D350"/>
    <w:lvl w:ilvl="0" w:tplc="0407000F">
      <w:start w:val="1"/>
      <w:numFmt w:val="decimal"/>
      <w:lvlText w:val="%1."/>
      <w:lvlJc w:val="left"/>
      <w:pPr>
        <w:ind w:left="1287" w:hanging="360"/>
      </w:pPr>
    </w:lvl>
    <w:lvl w:ilvl="1" w:tplc="04070019" w:tentative="1">
      <w:start w:val="1"/>
      <w:numFmt w:val="lowerLetter"/>
      <w:lvlText w:val="%2."/>
      <w:lvlJc w:val="left"/>
      <w:pPr>
        <w:ind w:left="2007" w:hanging="360"/>
      </w:pPr>
    </w:lvl>
    <w:lvl w:ilvl="2" w:tplc="0407001B" w:tentative="1">
      <w:start w:val="1"/>
      <w:numFmt w:val="lowerRoman"/>
      <w:lvlText w:val="%3."/>
      <w:lvlJc w:val="right"/>
      <w:pPr>
        <w:ind w:left="2727" w:hanging="180"/>
      </w:pPr>
    </w:lvl>
    <w:lvl w:ilvl="3" w:tplc="0407000F" w:tentative="1">
      <w:start w:val="1"/>
      <w:numFmt w:val="decimal"/>
      <w:lvlText w:val="%4."/>
      <w:lvlJc w:val="left"/>
      <w:pPr>
        <w:ind w:left="3447" w:hanging="360"/>
      </w:pPr>
    </w:lvl>
    <w:lvl w:ilvl="4" w:tplc="04070019" w:tentative="1">
      <w:start w:val="1"/>
      <w:numFmt w:val="lowerLetter"/>
      <w:lvlText w:val="%5."/>
      <w:lvlJc w:val="left"/>
      <w:pPr>
        <w:ind w:left="4167" w:hanging="360"/>
      </w:pPr>
    </w:lvl>
    <w:lvl w:ilvl="5" w:tplc="0407001B" w:tentative="1">
      <w:start w:val="1"/>
      <w:numFmt w:val="lowerRoman"/>
      <w:lvlText w:val="%6."/>
      <w:lvlJc w:val="right"/>
      <w:pPr>
        <w:ind w:left="4887" w:hanging="180"/>
      </w:pPr>
    </w:lvl>
    <w:lvl w:ilvl="6" w:tplc="0407000F" w:tentative="1">
      <w:start w:val="1"/>
      <w:numFmt w:val="decimal"/>
      <w:lvlText w:val="%7."/>
      <w:lvlJc w:val="left"/>
      <w:pPr>
        <w:ind w:left="5607" w:hanging="360"/>
      </w:pPr>
    </w:lvl>
    <w:lvl w:ilvl="7" w:tplc="04070019" w:tentative="1">
      <w:start w:val="1"/>
      <w:numFmt w:val="lowerLetter"/>
      <w:lvlText w:val="%8."/>
      <w:lvlJc w:val="left"/>
      <w:pPr>
        <w:ind w:left="6327" w:hanging="360"/>
      </w:pPr>
    </w:lvl>
    <w:lvl w:ilvl="8" w:tplc="0407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5DEA2601"/>
    <w:multiLevelType w:val="hybridMultilevel"/>
    <w:tmpl w:val="5276CA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CE1AD6"/>
    <w:multiLevelType w:val="hybridMultilevel"/>
    <w:tmpl w:val="815ACA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Science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d2fe5x80awxserfx1vs5wd0dt0d050sz0s&quot;&gt;My EndNote Library&lt;record-ids&gt;&lt;item&gt;6701&lt;/item&gt;&lt;item&gt;6702&lt;/item&gt;&lt;/record-ids&gt;&lt;/item&gt;&lt;/Libraries&gt;"/>
  </w:docVars>
  <w:rsids>
    <w:rsidRoot w:val="00521B84"/>
    <w:rsid w:val="00005B59"/>
    <w:rsid w:val="00020B2A"/>
    <w:rsid w:val="00033C2F"/>
    <w:rsid w:val="000458B2"/>
    <w:rsid w:val="000D12E9"/>
    <w:rsid w:val="000E25CD"/>
    <w:rsid w:val="001106E4"/>
    <w:rsid w:val="00164802"/>
    <w:rsid w:val="001751D6"/>
    <w:rsid w:val="00192578"/>
    <w:rsid w:val="00195FCE"/>
    <w:rsid w:val="001C68E7"/>
    <w:rsid w:val="001E2464"/>
    <w:rsid w:val="001F1BC3"/>
    <w:rsid w:val="002864DF"/>
    <w:rsid w:val="002E521E"/>
    <w:rsid w:val="002E5752"/>
    <w:rsid w:val="002F3747"/>
    <w:rsid w:val="00376D8D"/>
    <w:rsid w:val="00376E9D"/>
    <w:rsid w:val="003961C4"/>
    <w:rsid w:val="003F19F8"/>
    <w:rsid w:val="00423553"/>
    <w:rsid w:val="00457504"/>
    <w:rsid w:val="004B331F"/>
    <w:rsid w:val="0051362E"/>
    <w:rsid w:val="00521B84"/>
    <w:rsid w:val="005A1C3F"/>
    <w:rsid w:val="005C3C02"/>
    <w:rsid w:val="005D3B2E"/>
    <w:rsid w:val="00695C49"/>
    <w:rsid w:val="006B5335"/>
    <w:rsid w:val="006B5486"/>
    <w:rsid w:val="00707322"/>
    <w:rsid w:val="00710D26"/>
    <w:rsid w:val="00754E2C"/>
    <w:rsid w:val="00784808"/>
    <w:rsid w:val="00786D3A"/>
    <w:rsid w:val="007D5CB4"/>
    <w:rsid w:val="00817E78"/>
    <w:rsid w:val="0083559F"/>
    <w:rsid w:val="0086011A"/>
    <w:rsid w:val="00871D06"/>
    <w:rsid w:val="008A7A9D"/>
    <w:rsid w:val="008F425E"/>
    <w:rsid w:val="009328AD"/>
    <w:rsid w:val="00933043"/>
    <w:rsid w:val="00952DB6"/>
    <w:rsid w:val="0098244D"/>
    <w:rsid w:val="009C1826"/>
    <w:rsid w:val="009D0AD6"/>
    <w:rsid w:val="009E0F43"/>
    <w:rsid w:val="00A1296A"/>
    <w:rsid w:val="00B05D71"/>
    <w:rsid w:val="00B40516"/>
    <w:rsid w:val="00B52C28"/>
    <w:rsid w:val="00B62647"/>
    <w:rsid w:val="00BA3BB6"/>
    <w:rsid w:val="00BD4E77"/>
    <w:rsid w:val="00BF33C0"/>
    <w:rsid w:val="00C21813"/>
    <w:rsid w:val="00C2619A"/>
    <w:rsid w:val="00C36DB3"/>
    <w:rsid w:val="00C42077"/>
    <w:rsid w:val="00C95B56"/>
    <w:rsid w:val="00CA77B8"/>
    <w:rsid w:val="00D027BA"/>
    <w:rsid w:val="00D715EA"/>
    <w:rsid w:val="00D87BCC"/>
    <w:rsid w:val="00DC6979"/>
    <w:rsid w:val="00E04AA3"/>
    <w:rsid w:val="00E35105"/>
    <w:rsid w:val="00E77823"/>
    <w:rsid w:val="00EA2308"/>
    <w:rsid w:val="00EC6033"/>
    <w:rsid w:val="00ED6404"/>
    <w:rsid w:val="00F0715D"/>
    <w:rsid w:val="00F170D4"/>
    <w:rsid w:val="00F25C20"/>
    <w:rsid w:val="00F555BD"/>
    <w:rsid w:val="00F70B9D"/>
    <w:rsid w:val="00F7104F"/>
    <w:rsid w:val="00FC0C29"/>
    <w:rsid w:val="00FC63AF"/>
    <w:rsid w:val="00FD0D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16CA375-ED14-4061-AD2E-C13378E596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1B84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21B8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6E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6E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6E9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6E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6E9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6E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6E9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3F19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C603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603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C603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C6033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EC603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</TotalTime>
  <Pages>5</Pages>
  <Words>948</Words>
  <Characters>540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ilburg University</Company>
  <LinksUpToDate>false</LinksUpToDate>
  <CharactersWithSpaces>63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. Stavrova</dc:creator>
  <cp:keywords/>
  <dc:description/>
  <cp:lastModifiedBy>O. Stavrova</cp:lastModifiedBy>
  <cp:revision>64</cp:revision>
  <dcterms:created xsi:type="dcterms:W3CDTF">2017-12-28T08:25:00Z</dcterms:created>
  <dcterms:modified xsi:type="dcterms:W3CDTF">2018-05-09T14:39:00Z</dcterms:modified>
</cp:coreProperties>
</file>